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86D966" w14:textId="77777777" w:rsidR="00095387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114EDEF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19CBA8EE" w14:textId="77777777" w:rsidR="00095387" w:rsidRPr="00172CE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351C8316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21DDA78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0E5432">
        <w:rPr>
          <w:sz w:val="36"/>
          <w:szCs w:val="36"/>
        </w:rPr>
        <w:t>an email: nrzmhi@uni-wuerzburg.de</w:t>
      </w:r>
    </w:p>
    <w:p w14:paraId="4F71ADC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724982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EE5A2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0063EC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AA3F8C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F8B5D2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0828FB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BD04FCC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19229A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552F7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20A6709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1F7B59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46CBA5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DA66F9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hi@uni-wuerzburg.de zu senden.</w:t>
      </w:r>
    </w:p>
    <w:p w14:paraId="4513D410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49"/>
        <w:gridCol w:w="6298"/>
      </w:tblGrid>
      <w:tr w:rsidR="00095387" w:rsidRPr="00F80633" w14:paraId="224FF150" w14:textId="77777777" w:rsidTr="00A226D5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24BB4C58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06CA05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095387" w:rsidRPr="00F80633" w14:paraId="15408BD6" w14:textId="77777777" w:rsidTr="00A226D5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6FE95D61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66B051D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26D5">
              <w:t>{LaboratoryNumber</w:t>
            </w:r>
            <w:r>
              <w:t>WithPrefix</w:t>
            </w:r>
            <w:r w:rsidRPr="00A226D5">
              <w:t>}</w:t>
            </w:r>
          </w:p>
        </w:tc>
      </w:tr>
      <w:tr w:rsidR="00095387" w:rsidRPr="00F80633" w:rsidDel="00F80633" w14:paraId="5458A934" w14:textId="77777777" w:rsidTr="00A226D5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8414557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2B0E0814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686003BC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67C26F4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3EF287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EF740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5432F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7D8F629B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0C6DF2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86BA4F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A4BB14" w14:textId="77777777" w:rsidR="00095387" w:rsidRDefault="00095387" w:rsidP="00D8683C"/>
    <w:p w14:paraId="3EA9AC4F" w14:textId="77777777" w:rsidR="00095387" w:rsidRDefault="00095387" w:rsidP="00D8683C"/>
    <w:p w14:paraId="13B2C752" w14:textId="77777777" w:rsidR="00B41714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B41714">
        <w:fldChar w:fldCharType="begin"/>
      </w:r>
      <w:r w:rsidR="00B41714">
        <w:instrText xml:space="preserve"> INCLUDETEXT  "D:\\Development\\NRZMHiDB\\HaemophilusWeb\\ReportTemplates\\includes\\Seite 1.docx" </w:instrText>
      </w:r>
      <w:r w:rsidR="00B41714">
        <w:fldChar w:fldCharType="separate"/>
      </w:r>
      <w:r w:rsidR="00B41714">
        <w:rPr>
          <w:rFonts w:ascii="Arial" w:hAnsi="Arial" w:cs="Arial"/>
        </w:rPr>
        <w:t>{SenderName}</w:t>
      </w:r>
    </w:p>
    <w:p w14:paraId="4C956290" w14:textId="77777777" w:rsidR="00B41714" w:rsidRPr="004659AD" w:rsidRDefault="00B41714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19F31CFC" w14:textId="77777777" w:rsidR="00B41714" w:rsidRPr="004659AD" w:rsidRDefault="00B41714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EABADE4" w14:textId="77777777" w:rsidR="00B41714" w:rsidRPr="00270250" w:rsidRDefault="00B41714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3B3ABC1A" w14:textId="77777777" w:rsidR="00B41714" w:rsidRPr="007E1298" w:rsidRDefault="00B41714" w:rsidP="00644979">
      <w:pPr>
        <w:rPr>
          <w:rFonts w:ascii="Arial" w:hAnsi="Arial" w:cs="Arial"/>
          <w:b/>
          <w:bCs/>
        </w:rPr>
      </w:pPr>
    </w:p>
    <w:p w14:paraId="574EF4BB" w14:textId="77777777" w:rsidR="00B41714" w:rsidRDefault="00B41714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0B0F881F" w14:textId="77777777" w:rsidR="00B41714" w:rsidRDefault="00B41714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6DE5CD19" w14:textId="77777777" w:rsidR="00B41714" w:rsidRPr="003136E9" w:rsidRDefault="00B41714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303A6C5B">
          <v:shapetype id="_x0000_t202" coordsize="21600,21600" o:spt="202" path="m,l,21600r21600,l21600,xe">
            <v:stroke joinstyle="miter"/>
            <v:path gradientshapeok="t" o:connecttype="rect"/>
          </v:shapetype>
          <v:shape id="_x0000_s2051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4C5BACC2" w14:textId="77777777" w:rsidR="00B41714" w:rsidRDefault="00B41714" w:rsidP="00EA2A76">
                  <w:pPr>
                    <w:jc w:val="center"/>
                    <w:rPr>
                      <w:sz w:val="16"/>
                      <w:szCs w:val="16"/>
                    </w:rPr>
                  </w:pP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73FF762D" w14:textId="77777777" w:rsidR="00B41714" w:rsidRPr="000E6D63" w:rsidRDefault="00B41714" w:rsidP="00EA2A76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</w:p>
              </w:txbxContent>
            </v:textbox>
          </v:shape>
        </w:pict>
      </w:r>
      <w:r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B41714" w:rsidRPr="00F923CE" w14:paraId="5237389E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FA2EFF" w14:textId="77777777" w:rsidR="00B41714" w:rsidRPr="00F923CE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E9AA4D" w14:textId="77777777" w:rsidR="00B41714" w:rsidRPr="0051595E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B41714" w:rsidRPr="00F923CE" w14:paraId="2D0E1B8F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83EDC6" w14:textId="77777777" w:rsidR="00B41714" w:rsidRPr="00F923CE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459FBD" w14:textId="77777777" w:rsidR="00B41714" w:rsidRPr="00D30BF0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B41714" w:rsidRPr="00F923CE" w14:paraId="029D8A39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440735" w14:textId="77777777" w:rsidR="00B41714" w:rsidRPr="00F923CE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D52FF4" w14:textId="77777777" w:rsidR="00B41714" w:rsidRPr="00D30BF0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B41714" w:rsidRPr="00F923CE" w14:paraId="3C9D8A71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CC5371" w14:textId="77777777" w:rsidR="00B41714" w:rsidRPr="00F923CE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AA12BB" w14:textId="77777777" w:rsidR="00B41714" w:rsidRPr="00D30BF0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B41714" w:rsidRPr="00F923CE" w14:paraId="140D94E1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D4EA38" w14:textId="77777777" w:rsidR="00B41714" w:rsidRPr="00F923CE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2A1FAA" w14:textId="77777777" w:rsidR="00B41714" w:rsidRPr="00D30BF0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B41714" w:rsidRPr="00F923CE" w14:paraId="16C97C5C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15373B" w14:textId="77777777" w:rsidR="00B41714" w:rsidRPr="00F923CE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4B4D1" w14:textId="77777777" w:rsidR="00B41714" w:rsidRPr="00D30BF0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B41714" w:rsidRPr="00F923CE" w14:paraId="18C505EA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B4A55F" w14:textId="77777777" w:rsidR="00B41714" w:rsidRPr="00F923CE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390016" w14:textId="77777777" w:rsidR="00B41714" w:rsidRPr="00D30BF0" w:rsidRDefault="00B41714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5980A524" w14:textId="77777777" w:rsidR="00B41714" w:rsidRPr="009B6F20" w:rsidRDefault="00B41714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B41714" w:rsidRPr="00D30BF0" w14:paraId="6543110D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74C4CB1" w14:textId="77777777" w:rsidR="00B41714" w:rsidRPr="00D30BF0" w:rsidRDefault="00B41714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526EA63" w14:textId="77777777" w:rsidR="00B41714" w:rsidRPr="00D30BF0" w:rsidRDefault="00B41714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FA8167" w14:textId="77777777" w:rsidR="00B41714" w:rsidRPr="00D30BF0" w:rsidRDefault="00B41714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B41714" w:rsidRPr="00D30BF0" w14:paraId="15FD0328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58F2083F" w14:textId="77777777" w:rsidR="00B41714" w:rsidRPr="00D30BF0" w:rsidRDefault="00B41714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83341A3" w14:textId="77777777" w:rsidR="00B41714" w:rsidRPr="00D30BF0" w:rsidRDefault="00B41714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69E182" w14:textId="77777777" w:rsidR="00B41714" w:rsidRPr="00D30BF0" w:rsidRDefault="00B41714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B41714" w:rsidRPr="00D30BF0" w14:paraId="31EB3D2C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266EE196" w14:textId="77777777" w:rsidR="00B41714" w:rsidRPr="00D30BF0" w:rsidRDefault="00B41714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B41714" w14:paraId="21CD7B26" w14:textId="77777777" w:rsidTr="001421A2">
              <w:tc>
                <w:tcPr>
                  <w:tcW w:w="1914" w:type="dxa"/>
                  <w:shd w:val="clear" w:color="auto" w:fill="auto"/>
                </w:tcPr>
                <w:p w14:paraId="06D0F8FC" w14:textId="77777777" w:rsidR="00B41714" w:rsidRPr="00665A18" w:rsidRDefault="00B41714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19EC8596" w14:textId="77777777" w:rsidR="00B41714" w:rsidRPr="00665A18" w:rsidRDefault="00B41714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62FA285C" w14:textId="77777777" w:rsidR="00B41714" w:rsidRPr="00D30BF0" w:rsidRDefault="00B41714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8967C1B" w14:textId="77777777" w:rsidR="00B41714" w:rsidRDefault="00B41714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023D759" w14:textId="77777777" w:rsidR="00B41714" w:rsidRPr="0001760C" w:rsidRDefault="00B41714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6A094C5E" w14:textId="77777777" w:rsidR="00B41714" w:rsidRPr="0001760C" w:rsidRDefault="00B41714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01C3A697" w14:textId="77777777" w:rsidR="00B41714" w:rsidRPr="0001760C" w:rsidRDefault="00B41714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9DAACAC" w14:textId="77777777" w:rsidR="00B41714" w:rsidRPr="00644979" w:rsidRDefault="00B41714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7F759687" w14:textId="77777777" w:rsidR="00B41714" w:rsidRPr="001623D5" w:rsidRDefault="00B41714" w:rsidP="00EF6C6A">
      <w:pPr>
        <w:pStyle w:val="Kopfzeile"/>
      </w:pPr>
      <w:r>
        <w:fldChar w:fldCharType="end"/>
      </w:r>
    </w:p>
    <w:p w14:paraId="5D1CBBDE" w14:textId="77777777" w:rsidR="00B41714" w:rsidRPr="00C75525" w:rsidRDefault="00B41714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3260132F" w14:textId="77777777" w:rsidR="00B41714" w:rsidRDefault="00B41714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B41714" w:rsidRPr="00F923CE" w14:paraId="040C8CCC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2ACCBC41" w14:textId="77777777" w:rsidR="00B41714" w:rsidRPr="005B3C64" w:rsidRDefault="00B41714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B5EDCB6" w14:textId="77777777" w:rsidR="00B41714" w:rsidRDefault="00B41714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145F673" w14:textId="77777777" w:rsidR="00B41714" w:rsidRDefault="00B41714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B41714" w:rsidRPr="00F923CE" w14:paraId="369936C7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70821A9D" w14:textId="77777777" w:rsidR="00B41714" w:rsidRPr="005B3C64" w:rsidRDefault="00B41714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4A43F531" w14:textId="77777777" w:rsidR="00B41714" w:rsidRPr="00F923CE" w:rsidRDefault="00B41714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2C2231E4" w14:textId="77777777" w:rsidR="00B41714" w:rsidRDefault="00B41714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36E0D08B" w14:textId="77777777" w:rsidR="00B41714" w:rsidRDefault="00B41714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69AD40BB" w14:textId="77777777" w:rsidR="00B41714" w:rsidRDefault="00B41714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B41714" w:rsidRPr="00F923CE" w14:paraId="4E5E31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2ED738E6" w14:textId="77777777" w:rsidR="00B41714" w:rsidRPr="005B3C64" w:rsidRDefault="00B41714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11AEA9C6" w14:textId="77777777" w:rsidR="00B41714" w:rsidRPr="00F923CE" w:rsidRDefault="00B41714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4B3B8B7" w14:textId="77777777" w:rsidR="00B41714" w:rsidRDefault="00B41714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2DC22FA1" w14:textId="77777777" w:rsidR="00B41714" w:rsidRPr="000F3FD1" w:rsidRDefault="00B41714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DAA03BD" w14:textId="77777777" w:rsidR="00B41714" w:rsidRPr="000F3FD1" w:rsidRDefault="00B41714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0EA715D3" w14:textId="77777777" w:rsidR="00B41714" w:rsidRDefault="00B41714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AFD044A" w14:textId="77777777" w:rsidR="00B41714" w:rsidRDefault="00B41714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179A4D0C" w14:textId="77777777" w:rsidR="00B41714" w:rsidRDefault="00B41714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158A87C0" w14:textId="77777777" w:rsidR="00B41714" w:rsidRPr="0080037A" w:rsidRDefault="00B41714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7E8681AD" w14:textId="77777777" w:rsidR="00B41714" w:rsidRPr="0095210A" w:rsidRDefault="00B41714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0929BB25" w14:textId="77777777" w:rsidR="00B41714" w:rsidRPr="0095210A" w:rsidRDefault="00B41714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20FD2022" w14:textId="77777777" w:rsidR="00B41714" w:rsidRPr="00A537E4" w:rsidRDefault="00B41714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29C679D7" w14:textId="77777777" w:rsidR="00B41714" w:rsidRPr="00A537E4" w:rsidRDefault="00B41714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340F22F7" w14:textId="77777777" w:rsidR="00B41714" w:rsidRPr="007E1C70" w:rsidRDefault="00B41714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43BD3446" w14:textId="77777777" w:rsidR="00B41714" w:rsidRPr="007E1C70" w:rsidRDefault="00B41714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4C8B3367" w14:textId="77777777" w:rsidR="00B41714" w:rsidRPr="001F11A5" w:rsidRDefault="00B41714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133FC552" w14:textId="77777777" w:rsidR="00B41714" w:rsidRPr="007E1C70" w:rsidRDefault="00B4171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10819888" w14:textId="77777777" w:rsidR="00B41714" w:rsidRPr="00A16931" w:rsidRDefault="00B41714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420857C6" w14:textId="15BD0EB6" w:rsidR="00B41714" w:rsidRPr="001F21BC" w:rsidRDefault="00B41714" w:rsidP="00E20E75">
      <w:pPr>
        <w:rPr>
          <w:rFonts w:ascii="Arial" w:hAnsi="Arial" w:cs="Arial"/>
          <w:color w:val="000000"/>
          <w:lang w:val="en-US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D4D402" w14:textId="77777777" w:rsidR="00CA4F1B" w:rsidRDefault="00CA4F1B">
      <w:r>
        <w:separator/>
      </w:r>
    </w:p>
  </w:endnote>
  <w:endnote w:type="continuationSeparator" w:id="0">
    <w:p w14:paraId="16BF15CB" w14:textId="77777777" w:rsidR="00CA4F1B" w:rsidRDefault="00CA4F1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43B38BC6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75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B41714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B41714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6D6710DE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000000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1074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B41714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B41714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0738B929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71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B41714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B41714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77BC18" w14:textId="77777777" w:rsidR="00CA4F1B" w:rsidRDefault="00CA4F1B">
      <w:r>
        <w:separator/>
      </w:r>
    </w:p>
  </w:footnote>
  <w:footnote w:type="continuationSeparator" w:id="0">
    <w:p w14:paraId="75D413CA" w14:textId="77777777" w:rsidR="00CA4F1B" w:rsidRDefault="00CA4F1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DD97C" w14:textId="5B32586D" w:rsidR="00B837CE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26CC0B6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133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3D12D38D">
        <v:shape id="Grafik 1" o:spid="_x0000_s1132" type="#_x0000_t75" alt="RKI_Logo-NRZKL-Deu_RGB-1.JPG" style="position:absolute;margin-left:449.25pt;margin-top:6.75pt;width:55pt;height:5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00BD3B80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76A03B9E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1C1D59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5D9EDBF0" w14:textId="77777777" w:rsidR="00B837CE" w:rsidRDefault="00B837CE" w:rsidP="00AD2792">
    <w:pPr>
      <w:rPr>
        <w:sz w:val="12"/>
        <w:szCs w:val="12"/>
      </w:rPr>
    </w:pPr>
  </w:p>
  <w:p w14:paraId="326862BA" w14:textId="77777777" w:rsidR="00B837CE" w:rsidRDefault="00B837CE" w:rsidP="00AD2792">
    <w:pPr>
      <w:pStyle w:val="Kopfzeile"/>
      <w:rPr>
        <w:sz w:val="12"/>
        <w:szCs w:val="12"/>
      </w:rPr>
    </w:pPr>
  </w:p>
  <w:p w14:paraId="69A0398F" w14:textId="77777777" w:rsidR="00B837C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63E84A47">
        <v:shapetype id="_x0000_t202" coordsize="21600,21600" o:spt="202" path="m,l,21600r21600,l21600,xe">
          <v:stroke joinstyle="miter"/>
          <v:path gradientshapeok="t" o:connecttype="rect"/>
        </v:shapetype>
        <v:shape id="_x0000_s1127" type="#_x0000_t202" style="position:absolute;margin-left:364.1pt;margin-top:2.3pt;width:156.8pt;height:304.25pt;z-index:7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127">
            <w:txbxContent>
              <w:p w14:paraId="61767D9A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9BD67CC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243B15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49F6FADF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303138E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812008F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5AC3CD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6BA734E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08A6A87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7C98B50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09653C9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0BD304B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968A45E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E76735A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21342F4B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A0723CA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EF4EA8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04D61756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2449ED00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4315D9AA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84C1F3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5B56F76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25EADAC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539653D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837CE">
      <w:rPr>
        <w:sz w:val="12"/>
        <w:szCs w:val="12"/>
      </w:rPr>
      <w:tab/>
    </w:r>
  </w:p>
  <w:p w14:paraId="42CD016F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4DBCDB09" w14:textId="77777777" w:rsidR="00B837CE" w:rsidRPr="00AD2792" w:rsidRDefault="00B837CE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3E1A12" w14:textId="23974F4E" w:rsidR="00B837CE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0569D0E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1" o:spid="_x0000_s113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1179901D">
        <v:shape id="Grafik 12" o:spid="_x0000_s1130" type="#_x0000_t75" alt="RKI_Logo-NRZKL-Deu_RGB-1.JPG" style="position:absolute;margin-left:449.25pt;margin-top:6.75pt;width:55pt;height:55pt;z-index: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87B056C" w14:textId="77777777" w:rsidR="00B837CE" w:rsidRDefault="00B837CE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28BD4D4" w14:textId="77777777" w:rsidR="00B837CE" w:rsidRPr="00A059AE" w:rsidRDefault="00B837CE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3970A5A1" w14:textId="77777777" w:rsidR="00B837CE" w:rsidRPr="00000C19" w:rsidRDefault="00B837CE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318ED872" w14:textId="77777777" w:rsidR="00B837CE" w:rsidRPr="00000C19" w:rsidRDefault="00B837CE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9AD316" w14:textId="59586C1A" w:rsidR="00B837CE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09C8DE9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129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558607">
        <v:shape id="Grafik 4" o:spid="_x0000_s1128" type="#_x0000_t75" alt="RKI_Logo-NRZKL-Deu_RGB-1.JPG" style="position:absolute;margin-left:449.25pt;margin-top:6.75pt;width:55pt;height:5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AA0E7F4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9EF6A4F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20CE3D68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316770E" w14:textId="77777777" w:rsidR="00B837CE" w:rsidRDefault="00B837CE" w:rsidP="00AD2792">
    <w:pPr>
      <w:rPr>
        <w:sz w:val="12"/>
        <w:szCs w:val="12"/>
      </w:rPr>
    </w:pPr>
  </w:p>
  <w:p w14:paraId="2FE2175F" w14:textId="77777777" w:rsidR="00B837CE" w:rsidRDefault="00B837CE" w:rsidP="00AD2792">
    <w:pPr>
      <w:pStyle w:val="Kopfzeile"/>
      <w:rPr>
        <w:sz w:val="12"/>
        <w:szCs w:val="12"/>
      </w:rPr>
    </w:pPr>
  </w:p>
  <w:p w14:paraId="0FA775B3" w14:textId="77777777" w:rsidR="00B837C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47C1D383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24" type="#_x0000_t202" style="position:absolute;margin-left:364.1pt;margin-top:2.3pt;width:156.8pt;height:304.25pt;z-index:5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71DC2E7D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6F072D0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17163B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260B2844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51488F4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FD6C0B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CAC4901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879965C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B8A2FF2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2F5E3FB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4DC013F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5CCBEB69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61309D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6C554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1E0FF057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483FCF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68C74E2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56CE42F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D7AAFFE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6BEAA11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B8F45B0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02713FEA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4DADB8B7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1C9433FB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837CE">
      <w:rPr>
        <w:sz w:val="12"/>
        <w:szCs w:val="12"/>
      </w:rPr>
      <w:tab/>
    </w:r>
  </w:p>
  <w:p w14:paraId="265B13DE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0F15FC33" w14:textId="77777777" w:rsidR="00B837CE" w:rsidRPr="00AD2792" w:rsidRDefault="00B837CE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82658337">
    <w:abstractNumId w:val="1"/>
  </w:num>
  <w:num w:numId="2" w16cid:durableId="10350770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2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5387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4429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1714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837CE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A4F1B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46ADC"/>
    <w:rsid w:val="00D61F4A"/>
    <w:rsid w:val="00D62940"/>
    <w:rsid w:val="00D6335B"/>
    <w:rsid w:val="00D6577B"/>
    <w:rsid w:val="00D66474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3226E"/>
    <w:rsid w:val="00E53E0F"/>
    <w:rsid w:val="00E61E89"/>
    <w:rsid w:val="00E62540"/>
    <w:rsid w:val="00E646F3"/>
    <w:rsid w:val="00E67F95"/>
    <w:rsid w:val="00E705F4"/>
    <w:rsid w:val="00E80EED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46B68"/>
    <w:rsid w:val="00F54378"/>
    <w:rsid w:val="00F6375F"/>
    <w:rsid w:val="00F6615F"/>
    <w:rsid w:val="00F74CE0"/>
    <w:rsid w:val="00F74D81"/>
    <w:rsid w:val="00F76A71"/>
    <w:rsid w:val="00F96824"/>
    <w:rsid w:val="00FB7460"/>
    <w:rsid w:val="00FD1E22"/>
    <w:rsid w:val="00FD1EFD"/>
    <w:rsid w:val="00FD3A65"/>
    <w:rsid w:val="00FD41A9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2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32</Words>
  <Characters>3358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7</cp:revision>
  <cp:lastPrinted>2015-05-19T09:27:00Z</cp:lastPrinted>
  <dcterms:created xsi:type="dcterms:W3CDTF">2015-05-19T21:00:00Z</dcterms:created>
  <dcterms:modified xsi:type="dcterms:W3CDTF">2024-09-30T06:42:00Z</dcterms:modified>
</cp:coreProperties>
</file>